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5B1D08" w14:textId="497D4680" w:rsidR="002F2794" w:rsidRDefault="002F2794" w:rsidP="002F2794">
      <w:pPr>
        <w:rPr>
          <w:lang w:val="pt-BR"/>
        </w:rPr>
      </w:pPr>
      <w:r w:rsidRPr="002F2794">
        <w:rPr>
          <w:lang w:val="pt-BR"/>
        </w:rPr>
        <w:t>PONTOS-CHAVE</w:t>
      </w:r>
    </w:p>
    <w:p w14:paraId="66066C99" w14:textId="77777777" w:rsidR="002F2794" w:rsidRPr="002F2794" w:rsidRDefault="002F2794" w:rsidP="002F2794">
      <w:pPr>
        <w:rPr>
          <w:lang w:val="pt-BR"/>
        </w:rPr>
      </w:pPr>
    </w:p>
    <w:p w14:paraId="28756E43" w14:textId="77777777" w:rsidR="002F2794" w:rsidRPr="002F2794" w:rsidRDefault="002F2794" w:rsidP="002F2794">
      <w:pPr>
        <w:rPr>
          <w:lang w:val="pt-BR"/>
        </w:rPr>
      </w:pPr>
      <w:r w:rsidRPr="002F2794">
        <w:rPr>
          <w:lang w:val="pt-BR"/>
        </w:rPr>
        <w:t xml:space="preserve"> O delirium é uma síndrome geriátrica caracterizada por confusão aguda e desatenção que pode persistir de forma subaguda durante semanas ou mesmo meses. </w:t>
      </w:r>
    </w:p>
    <w:p w14:paraId="3C13B637" w14:textId="77777777" w:rsidR="002F2794" w:rsidRPr="002F2794" w:rsidRDefault="002F2794" w:rsidP="002F2794">
      <w:pPr>
        <w:rPr>
          <w:lang w:val="pt-BR"/>
        </w:rPr>
      </w:pPr>
      <w:r w:rsidRPr="002F2794">
        <w:rPr>
          <w:lang w:val="pt-BR"/>
        </w:rPr>
        <w:t xml:space="preserve">O delírio é uma manifestação de uma condição subjacente e é frequentemente considerado </w:t>
      </w:r>
      <w:proofErr w:type="spellStart"/>
      <w:r w:rsidRPr="002F2794">
        <w:rPr>
          <w:lang w:val="pt-BR"/>
        </w:rPr>
        <w:t>multifactorial</w:t>
      </w:r>
      <w:proofErr w:type="spellEnd"/>
      <w:r w:rsidRPr="002F2794">
        <w:rPr>
          <w:lang w:val="pt-BR"/>
        </w:rPr>
        <w:t>. As causas comuns em doentes idosos incluem infecções, retenção urinária, dor e efeitos secundários da medicação. Encontrar e tratar as causas subjacentes são fundamentais para a resolução do delírio.</w:t>
      </w:r>
    </w:p>
    <w:p w14:paraId="5B422675" w14:textId="77777777" w:rsidR="002F2794" w:rsidRPr="002F2794" w:rsidRDefault="002F2794" w:rsidP="002F2794">
      <w:pPr>
        <w:rPr>
          <w:lang w:val="pt-BR"/>
        </w:rPr>
      </w:pPr>
    </w:p>
    <w:p w14:paraId="13CA457A" w14:textId="4F75CB71" w:rsidR="002F2794" w:rsidRPr="002F2794" w:rsidRDefault="002F2794" w:rsidP="002F2794">
      <w:pPr>
        <w:rPr>
          <w:lang w:val="pt-BR"/>
        </w:rPr>
      </w:pPr>
      <w:r w:rsidRPr="002F2794">
        <w:rPr>
          <w:lang w:val="pt-BR"/>
        </w:rPr>
        <w:t xml:space="preserve">O delírio tem uma </w:t>
      </w:r>
      <w:proofErr w:type="spellStart"/>
      <w:r w:rsidRPr="002F2794">
        <w:rPr>
          <w:lang w:val="pt-BR"/>
        </w:rPr>
        <w:t>morbilidade</w:t>
      </w:r>
      <w:proofErr w:type="spellEnd"/>
      <w:r w:rsidRPr="002F2794">
        <w:rPr>
          <w:lang w:val="pt-BR"/>
        </w:rPr>
        <w:t xml:space="preserve"> e mortalidade significativas. Não só aumenta o risco de quedas e hospitalização prolongada, como pode resultar num declínio cognitivo irreversível e mesmo na morte. Devido à sua associação com demência e maus resultados, o delirium é uma síndrome geriátrica importante para os prestadores de cuidados primários saberem como cuidar de uma população geriátrica crescente.</w:t>
      </w:r>
      <w:r w:rsidR="007E77B3">
        <w:rPr>
          <w:lang w:val="pt-BR"/>
        </w:rPr>
        <w:t xml:space="preserve"> </w:t>
      </w:r>
      <w:r w:rsidR="007E77B3">
        <w:rPr>
          <w:lang w:val="pt-BR"/>
        </w:rPr>
        <w:fldChar w:fldCharType="begin"/>
      </w:r>
      <w:r w:rsidR="007E77B3">
        <w:rPr>
          <w:lang w:val="pt-BR"/>
        </w:rPr>
        <w:instrText>ADDIN CSL_CITATION {"citationItems":[{"id":"ITEM-1","itemData":{"DOI":"10.1016/j.pop.2017.04.010","ISSN":"1558299X","PMID":"28797379","abstract":"Delirium is a common, often underdiagnosed, geriatric syndrome characterized by an acute change in attention and consciousness. As a neuropsychiatric disorder with an underlying organic cause, delirium has been considered a diagnosis reserved for the hospital setting. However, delirium is known to occur as both an acute and subacute condition that carries significant morbidity and mortality. Combined with its association with dementia and aging, this makes delirium an important topic for primary care providers to become more familiar with as they are tasked with caring for an aging population.","author":[{"dropping-particle":"","family":"Setters","given":"Belinda","non-dropping-particle":"","parse-names":false,"suffix":""},{"dropping-particle":"","family":"Solberg","given":"Laurence M.","non-dropping-particle":"","parse-names":false,"suffix":""}],"container-title":"Primary Care - Clinics in Office Practice","id":"ITEM-1","issue":"3","issued":{"date-parts":[["2017"]]},"page":"541-559","title":"Delirium","type":"article-journal","volume":"44"},"uris":["http://www.mendeley.com/documents/?uuid=83477526-256f-4645-84a5-5249439e469d"]}],"properties":{"noteIndex":0},"schema":"https://github.com/citation-style-language/schema/raw/master/csl-citation.json"}</w:instrText>
      </w:r>
      <w:r w:rsidR="007E77B3">
        <w:rPr>
          <w:lang w:val="pt-BR"/>
        </w:rPr>
        <w:fldChar w:fldCharType="separate"/>
      </w:r>
      <w:r w:rsidR="007E77B3">
        <w:rPr>
          <w:noProof/>
          <w:lang w:val="pt-BR"/>
        </w:rPr>
        <w:t>{Formatting Citation}</w:t>
      </w:r>
      <w:r w:rsidR="007E77B3">
        <w:rPr>
          <w:lang w:val="pt-BR"/>
        </w:rPr>
        <w:fldChar w:fldCharType="end"/>
      </w:r>
      <w:r w:rsidR="007E77B3">
        <w:rPr>
          <w:lang w:val="pt-BR"/>
        </w:rPr>
        <w:t xml:space="preserve"> </w:t>
      </w:r>
      <w:r w:rsidR="007E77B3">
        <w:rPr>
          <w:lang w:val="pt-BR"/>
        </w:rPr>
        <w:fldChar w:fldCharType="begin"/>
      </w:r>
      <w:r w:rsidR="007E77B3">
        <w:rPr>
          <w:lang w:val="pt-BR"/>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properties":{"noteIndex":0},"schema":"https://github.com/citation-style-language/schema/raw/master/csl-citation.json"}</w:instrText>
      </w:r>
      <w:r w:rsidR="007E77B3">
        <w:rPr>
          <w:lang w:val="pt-BR"/>
        </w:rPr>
        <w:fldChar w:fldCharType="separate"/>
      </w:r>
      <w:r w:rsidR="007E77B3">
        <w:rPr>
          <w:noProof/>
          <w:lang w:val="pt-BR"/>
        </w:rPr>
        <w:t>{Formatting Citation}</w:t>
      </w:r>
      <w:r w:rsidR="007E77B3">
        <w:rPr>
          <w:lang w:val="pt-BR"/>
        </w:rPr>
        <w:fldChar w:fldCharType="end"/>
      </w:r>
    </w:p>
    <w:p w14:paraId="51D80D2C" w14:textId="77777777" w:rsidR="002F2794" w:rsidRPr="002F2794" w:rsidRDefault="002F2794" w:rsidP="002F2794">
      <w:pPr>
        <w:rPr>
          <w:lang w:val="pt-BR"/>
        </w:rPr>
      </w:pPr>
    </w:p>
    <w:p w14:paraId="024464C9" w14:textId="537914FC" w:rsidR="002F2794" w:rsidRDefault="002F2794" w:rsidP="002F2794">
      <w:pPr>
        <w:rPr>
          <w:lang w:val="pt-BR"/>
        </w:rPr>
      </w:pPr>
    </w:p>
    <w:p w14:paraId="6726FB29" w14:textId="5D7E3826" w:rsidR="007E77B3" w:rsidRDefault="007E77B3" w:rsidP="002F2794">
      <w:pPr>
        <w:rPr>
          <w:lang w:val="pt-BR"/>
        </w:rPr>
      </w:pPr>
    </w:p>
    <w:p w14:paraId="4E3CE4FE" w14:textId="2076C447" w:rsidR="007E77B3" w:rsidRDefault="007E77B3" w:rsidP="002F2794">
      <w:pPr>
        <w:rPr>
          <w:lang w:val="pt-BR"/>
        </w:rPr>
      </w:pPr>
      <w:r>
        <w:rPr>
          <w:lang w:val="pt-BR"/>
        </w:rPr>
        <w:t xml:space="preserve">Resumo </w:t>
      </w:r>
    </w:p>
    <w:p w14:paraId="07549F94" w14:textId="547AA4B1" w:rsidR="007E77B3" w:rsidRDefault="007E77B3" w:rsidP="002F2794">
      <w:pPr>
        <w:rPr>
          <w:lang w:val="pt-BR"/>
        </w:rPr>
      </w:pPr>
    </w:p>
    <w:p w14:paraId="0EAA0128" w14:textId="77777777" w:rsidR="007E77B3" w:rsidRPr="007E77B3" w:rsidRDefault="007E77B3" w:rsidP="007E77B3">
      <w:pPr>
        <w:rPr>
          <w:lang w:val="pt-BR"/>
        </w:rPr>
      </w:pPr>
      <w:r w:rsidRPr="007E77B3">
        <w:rPr>
          <w:lang w:val="pt-BR"/>
        </w:rPr>
        <w:t xml:space="preserve">O delírio é uma síndrome geriátrica comum, frequentemente subdiagnosticada, caracterizada por uma mudança aguda na atenção e na consciência. Sendo uma doença neuropsiquiátrica com uma causa orgânica subjacente, o delírio tem sido considerado um diagnóstico reservado para o ambiente hospitalar. No entanto, sabe-se que o delírio ocorre tanto como uma condição aguda como subaguda que carrega uma </w:t>
      </w:r>
      <w:proofErr w:type="spellStart"/>
      <w:r w:rsidRPr="007E77B3">
        <w:rPr>
          <w:lang w:val="pt-BR"/>
        </w:rPr>
        <w:t>morbilidade</w:t>
      </w:r>
      <w:proofErr w:type="spellEnd"/>
      <w:r w:rsidRPr="007E77B3">
        <w:rPr>
          <w:lang w:val="pt-BR"/>
        </w:rPr>
        <w:t xml:space="preserve"> e mortalidade significativas. Combinado com a sua associação com demência e envelhecimento, isto torna o delírio um tópico importante para os prestadores de cuidados primários se tornarem mais familiarizados, uma vez que são encarregados de cuidar de uma população envelhecida.</w:t>
      </w:r>
    </w:p>
    <w:p w14:paraId="000CEF6C" w14:textId="6A925D69" w:rsidR="007E77B3" w:rsidRDefault="007E77B3" w:rsidP="007E77B3">
      <w:pPr>
        <w:rPr>
          <w:lang w:val="pt-BR"/>
        </w:rPr>
      </w:pPr>
    </w:p>
    <w:p w14:paraId="09C28C76" w14:textId="77777777" w:rsidR="007E77B3" w:rsidRDefault="007E77B3" w:rsidP="002F2794">
      <w:pPr>
        <w:rPr>
          <w:lang w:val="pt-BR"/>
        </w:rPr>
      </w:pPr>
    </w:p>
    <w:p w14:paraId="46EB2085" w14:textId="6F40C530" w:rsidR="007E77B3" w:rsidRDefault="007E77B3" w:rsidP="002F2794">
      <w:pPr>
        <w:rPr>
          <w:lang w:val="pt-BR"/>
        </w:rPr>
      </w:pPr>
      <w:r>
        <w:rPr>
          <w:lang w:val="pt-BR"/>
        </w:rPr>
        <w:fldChar w:fldCharType="begin"/>
      </w:r>
      <w:r>
        <w:rPr>
          <w:lang w:val="pt-BR"/>
        </w:rPr>
        <w:instrText xml:space="preserve">ADDIN Mendeley Bibliography CSL_BIBLIOGRAPHY </w:instrText>
      </w:r>
      <w:r>
        <w:rPr>
          <w:lang w:val="pt-BR"/>
        </w:rPr>
        <w:fldChar w:fldCharType="separate"/>
      </w:r>
      <w:r>
        <w:rPr>
          <w:noProof/>
          <w:lang w:val="pt-BR"/>
        </w:rPr>
        <w:t>{Bibliography}</w:t>
      </w:r>
      <w:r>
        <w:rPr>
          <w:lang w:val="pt-BR"/>
        </w:rPr>
        <w:fldChar w:fldCharType="end"/>
      </w:r>
      <w:r>
        <w:rPr>
          <w:lang w:val="pt-BR"/>
        </w:rPr>
        <w:fldChar w:fldCharType="begin"/>
      </w:r>
      <w:r>
        <w:rPr>
          <w:lang w:val="pt-BR"/>
        </w:rPr>
        <w:instrText>ADDIN CSL_CITATION {"citationItems":[{"id":"ITEM-1","itemData":{"DOI":"10.1016/j.pop.2017.04.010","ISSN":"1558299X","PMID":"28797379","abstract":"Delirium is a common, often underdiagnosed, geriatric syndrome characterized by an acute change in attention and consciousness. As a neuropsychiatric disorder with an underlying organic cause, delirium has been considered a diagnosis reserved for the hospital setting. However, delirium is known to occur as both an acute and subacute condition that carries significant morbidity and mortality. Combined with its association with dementia and aging, this makes delirium an important topic for primary care providers to become more familiar with as they are tasked with caring for an aging population.","author":[{"dropping-particle":"","family":"Setters","given":"Belinda","non-dropping-particle":"","parse-names":false,"suffix":""},{"dropping-particle":"","family":"Solberg","given":"Laurence M.","non-dropping-particle":"","parse-names":false,"suffix":""}],"container-title":"Primary Care - Clinics in Office Practice","id":"ITEM-1","issue":"3","issued":{"date-parts":[["2017"]]},"page":"541-559","title":"Delirium","type":"article-journal","volume":"44"},"uris":["http://www.mendeley.com/documents/?uuid=83477526-256f-4645-84a5-5249439e469d"]}],"properties":{"noteIndex":0},"schema":"https://github.com/citation-style-language/schema/raw/master/csl-citation.json"}</w:instrText>
      </w:r>
      <w:r>
        <w:rPr>
          <w:lang w:val="pt-BR"/>
        </w:rPr>
        <w:fldChar w:fldCharType="separate"/>
      </w:r>
      <w:r>
        <w:rPr>
          <w:noProof/>
          <w:lang w:val="pt-BR"/>
        </w:rPr>
        <w:t>{Formatting Citation}</w:t>
      </w:r>
      <w:r>
        <w:rPr>
          <w:lang w:val="pt-BR"/>
        </w:rPr>
        <w:fldChar w:fldCharType="end"/>
      </w:r>
    </w:p>
    <w:p w14:paraId="56DF5878" w14:textId="77777777" w:rsidR="002F2794" w:rsidRPr="002F2794" w:rsidRDefault="002F2794" w:rsidP="002F2794">
      <w:pPr>
        <w:rPr>
          <w:lang w:val="pt-BR"/>
        </w:rPr>
      </w:pPr>
    </w:p>
    <w:sectPr w:rsidR="002F2794" w:rsidRPr="002F279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794"/>
    <w:rsid w:val="002F2794"/>
    <w:rsid w:val="007E77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37D48"/>
  <w15:chartTrackingRefBased/>
  <w15:docId w15:val="{590DABE8-8EE9-0744-B153-418549F0A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760DF-9257-CE46-ACAB-F8912F769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285</Words>
  <Characters>7326</Characters>
  <Application>Microsoft Office Word</Application>
  <DocSecurity>0</DocSecurity>
  <Lines>61</Lines>
  <Paragraphs>17</Paragraphs>
  <ScaleCrop>false</ScaleCrop>
  <Company/>
  <LinksUpToDate>false</LinksUpToDate>
  <CharactersWithSpaces>8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2-02T11:47:00Z</dcterms:created>
  <dcterms:modified xsi:type="dcterms:W3CDTF">2021-02-0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